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16E74D03" w14:textId="77777777" w:rsidR="00F9444C" w:rsidRDefault="008A5801">
          <w:pPr>
            <w:pStyle w:val="NoSpacing"/>
          </w:pPr>
          <w:r>
            <w:t>Your Name</w:t>
          </w:r>
        </w:p>
      </w:sdtContent>
    </w:sdt>
    <w:p w14:paraId="428225C9" w14:textId="77777777" w:rsidR="00E614DD" w:rsidRDefault="0003255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5F0649E" w14:textId="77777777" w:rsidR="00E614DD" w:rsidRDefault="0003255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250B7A6" w14:textId="77777777" w:rsidR="00E614DD" w:rsidRDefault="0003255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4661448" w14:textId="34E62332" w:rsidR="0068769D" w:rsidRDefault="0068769D" w:rsidP="0068769D">
      <w:pPr>
        <w:jc w:val="center"/>
        <w:rPr>
          <w:rFonts w:asciiTheme="majorHAnsi" w:eastAsiaTheme="majorEastAsia" w:hAnsiTheme="majorHAnsi" w:cstheme="majorBidi"/>
          <w:kern w:val="28"/>
        </w:rPr>
      </w:pPr>
      <w:r w:rsidRPr="0068769D">
        <w:rPr>
          <w:rFonts w:asciiTheme="majorHAnsi" w:eastAsiaTheme="majorEastAsia" w:hAnsiTheme="majorHAnsi" w:cstheme="majorBidi"/>
          <w:kern w:val="28"/>
        </w:rPr>
        <w:t>Walmart vs. Target</w:t>
      </w:r>
    </w:p>
    <w:p w14:paraId="25AD3C0C" w14:textId="5A2718A0" w:rsidR="00D87D1A" w:rsidRDefault="008A5801" w:rsidP="0036380A">
      <w:r>
        <w:t>Walmart and Target are the two</w:t>
      </w:r>
      <w:r w:rsidR="00FC6ED0">
        <w:t xml:space="preserve"> prosperous companies in America where most Americans </w:t>
      </w:r>
      <w:r w:rsidR="003B2CBD">
        <w:t>shop daily. Sam Walton founded Walmart in 1</w:t>
      </w:r>
      <w:r w:rsidR="00B6517D">
        <w:t xml:space="preserve">962 </w:t>
      </w:r>
      <w:r w:rsidR="00B36566">
        <w:t>and his</w:t>
      </w:r>
      <w:r w:rsidR="00B6517D">
        <w:t xml:space="preserve"> only mission was to save the money of his people and help them live a better life</w:t>
      </w:r>
      <w:r w:rsidR="001124B9">
        <w:t xml:space="preserve"> while Target is a bit older than </w:t>
      </w:r>
      <w:r w:rsidR="001124B9" w:rsidRPr="00FC030A">
        <w:t xml:space="preserve">Walmart </w:t>
      </w:r>
      <w:r w:rsidR="0068769D">
        <w:t>and</w:t>
      </w:r>
      <w:r w:rsidR="001124B9" w:rsidRPr="00FC030A">
        <w:t xml:space="preserve"> was founded by George Dayton</w:t>
      </w:r>
      <w:r w:rsidR="00F84720" w:rsidRPr="00FC030A">
        <w:t xml:space="preserve"> in 1902. Both the stores </w:t>
      </w:r>
      <w:r w:rsidR="000F5120" w:rsidRPr="00FC030A">
        <w:t>are low-cost retail stores with huge revenues</w:t>
      </w:r>
      <w:r w:rsidR="007623B6" w:rsidRPr="00FC030A">
        <w:t xml:space="preserve"> and mostly focus on things that could be afforded by </w:t>
      </w:r>
      <w:r w:rsidR="007E615D" w:rsidRPr="00FC030A">
        <w:t xml:space="preserve">people belonging to a different </w:t>
      </w:r>
      <w:r w:rsidR="007406F5">
        <w:t>financial background</w:t>
      </w:r>
      <w:r w:rsidR="007E615D" w:rsidRPr="00FC030A">
        <w:t xml:space="preserve">. They have a huge supply </w:t>
      </w:r>
      <w:r w:rsidR="0074121C" w:rsidRPr="00FC030A">
        <w:t>of different variet</w:t>
      </w:r>
      <w:r w:rsidR="0068769D">
        <w:t>ies</w:t>
      </w:r>
      <w:r w:rsidR="0074121C" w:rsidRPr="00FC030A">
        <w:t xml:space="preserve"> of products, thus share similarities and differences at the same time. </w:t>
      </w:r>
      <w:r w:rsidR="00382A70" w:rsidRPr="00FC030A">
        <w:t>The level of similarity and difference c</w:t>
      </w:r>
      <w:r w:rsidR="0068769D">
        <w:t xml:space="preserve">an be seen in terms of costs, </w:t>
      </w:r>
      <w:r w:rsidR="00382A70" w:rsidRPr="00FC030A">
        <w:t>variety of products</w:t>
      </w:r>
      <w:r w:rsidR="0068769D">
        <w:t>,</w:t>
      </w:r>
      <w:r w:rsidR="00382A70" w:rsidRPr="00FC030A">
        <w:t xml:space="preserve"> and the services they provide to their customers.</w:t>
      </w:r>
    </w:p>
    <w:p w14:paraId="4B9E4B10" w14:textId="4003B9A3" w:rsidR="00646AD5" w:rsidRDefault="008A5801" w:rsidP="0036380A">
      <w:r>
        <w:t xml:space="preserve">Walmart is the world’s largest retail company that </w:t>
      </w:r>
      <w:r w:rsidR="00B36566">
        <w:t>operates</w:t>
      </w:r>
      <w:r>
        <w:t xml:space="preserve"> around </w:t>
      </w:r>
      <w:r w:rsidR="00A70C73">
        <w:t xml:space="preserve">11,368 stores throughout the world and is five times larger than </w:t>
      </w:r>
      <w:r w:rsidR="005805AB">
        <w:t xml:space="preserve">its primary competitor, Target. </w:t>
      </w:r>
      <w:r w:rsidR="00C210C7">
        <w:t xml:space="preserve">Target, on the other hand, is </w:t>
      </w:r>
      <w:r w:rsidR="005E4F72">
        <w:t>the second-largest retail</w:t>
      </w:r>
      <w:r w:rsidR="0068769D">
        <w:t xml:space="preserve"> </w:t>
      </w:r>
      <w:r w:rsidR="005E4F72">
        <w:t>company in the United States</w:t>
      </w:r>
      <w:r w:rsidR="00B74089">
        <w:t xml:space="preserve"> that </w:t>
      </w:r>
      <w:r w:rsidR="00FF518C">
        <w:t>operates 1743 stores throughout the country</w:t>
      </w:r>
      <w:r w:rsidR="00257DF5">
        <w:t xml:space="preserve">. Both the stores have expanded their business through an online delivery service </w:t>
      </w:r>
      <w:r w:rsidR="00C01736">
        <w:t>because it makes shopping easy, quick and hassle-free.</w:t>
      </w:r>
      <w:r w:rsidR="00A07080">
        <w:t xml:space="preserve"> </w:t>
      </w:r>
      <w:r w:rsidR="00112383">
        <w:t xml:space="preserve">Being the top leading companies, </w:t>
      </w:r>
      <w:r w:rsidR="006521F2">
        <w:t>both</w:t>
      </w:r>
      <w:r w:rsidR="00112383">
        <w:t xml:space="preserve"> have similarities and differences regarding the costs of their products. </w:t>
      </w:r>
      <w:r w:rsidR="006521F2">
        <w:t>Walmart and Target are known for their cheap products as they make everything affordable for all kinds of people</w:t>
      </w:r>
      <w:r w:rsidR="003B321E">
        <w:t>.</w:t>
      </w:r>
      <w:r w:rsidR="00600F7E">
        <w:t xml:space="preserve"> </w:t>
      </w:r>
      <w:r w:rsidR="008A62A0">
        <w:t>However,</w:t>
      </w:r>
      <w:r w:rsidR="00CF7F0B">
        <w:t xml:space="preserve"> there are some differences as Walmart</w:t>
      </w:r>
      <w:r w:rsidR="00D10C7C">
        <w:t xml:space="preserve"> </w:t>
      </w:r>
      <w:r w:rsidR="009034DA">
        <w:t xml:space="preserve">is </w:t>
      </w:r>
      <w:r w:rsidR="008A62A0">
        <w:t>cheaper</w:t>
      </w:r>
      <w:r w:rsidR="009034DA">
        <w:t xml:space="preserve"> than Target in terms of the cost of the products</w:t>
      </w:r>
      <w:r w:rsidR="005C13C0">
        <w:t xml:space="preserve"> </w:t>
      </w:r>
      <w:r w:rsidR="005C13C0">
        <w:fldChar w:fldCharType="begin"/>
      </w:r>
      <w:r w:rsidR="005C13C0">
        <w:instrText xml:space="preserve"> ADDIN ZOTERO_ITEM CSL_CITATION {"citationID":"E1rY7hd4","properties":{"formattedCitation":"(Mirzayev)","plainCitation":"(Mirzayev)","noteIndex":0},"citationItems":[{"id":452,"uris":["http://zotero.org/users/local/bWNXhCgk/items/HK56Q6EB"],"uri":["http://zotero.org/users/local/bWNXhCgk/items/HK56Q6EB"],"itemData":{"id":452,"type":"webpage","abstract":"Walmart's business model depends more on the lowest cost, while Target angles more toward profit margin and youthful image.","container-title":"Investopedia","language":"en","title":"Walmart vs. Target Business Model: What's the Difference?","title-short":"Walmart vs. Target Business Model","URL":"https://www.investopedia.com/articles/active-trading/070715/target-vs-walmart-whos-winning-big-box-war.asp","author":[{"family":"Mirzayev","given":"Elvin"}],"accessed":{"date-parts":[["2019",12,3]]}}}],"schema":"https://github.com/citation-style-language/schema/raw/master/csl-citation.json"} </w:instrText>
      </w:r>
      <w:r w:rsidR="005C13C0">
        <w:fldChar w:fldCharType="separate"/>
      </w:r>
      <w:r w:rsidR="005C13C0" w:rsidRPr="005C13C0">
        <w:rPr>
          <w:rFonts w:ascii="Times New Roman" w:hAnsi="Times New Roman" w:cs="Times New Roman"/>
        </w:rPr>
        <w:t>(Mirzayev)</w:t>
      </w:r>
      <w:r w:rsidR="005C13C0">
        <w:fldChar w:fldCharType="end"/>
      </w:r>
      <w:r w:rsidR="009034DA">
        <w:t>.</w:t>
      </w:r>
      <w:r w:rsidR="008A62A0">
        <w:t xml:space="preserve"> The pri</w:t>
      </w:r>
      <w:r w:rsidR="0068769D">
        <w:t>c</w:t>
      </w:r>
      <w:r w:rsidR="008A62A0">
        <w:t xml:space="preserve">es of the products in Target are slightly higher than </w:t>
      </w:r>
      <w:r w:rsidR="001F2F3B">
        <w:t>the pri</w:t>
      </w:r>
      <w:r w:rsidR="0068769D">
        <w:t>c</w:t>
      </w:r>
      <w:r w:rsidR="001F2F3B">
        <w:t>es of Walmart</w:t>
      </w:r>
      <w:r w:rsidR="001F0890">
        <w:t xml:space="preserve">. </w:t>
      </w:r>
      <w:r w:rsidR="008B4E0E">
        <w:t xml:space="preserve"> </w:t>
      </w:r>
      <w:r w:rsidR="00B83060">
        <w:t>For example,</w:t>
      </w:r>
      <w:r w:rsidR="00A605E1">
        <w:t xml:space="preserve"> at Walmart</w:t>
      </w:r>
      <w:r w:rsidR="00B83060">
        <w:t xml:space="preserve">, </w:t>
      </w:r>
      <w:r w:rsidR="000F6214">
        <w:t xml:space="preserve">the cost of </w:t>
      </w:r>
      <w:r w:rsidR="00CF6B0F">
        <w:t>the split sheets paper towels</w:t>
      </w:r>
      <w:r w:rsidR="000F6214">
        <w:t xml:space="preserve"> is 14</w:t>
      </w:r>
      <w:r w:rsidR="00B16237">
        <w:t xml:space="preserve"> dollars </w:t>
      </w:r>
      <w:r w:rsidR="00B16237">
        <w:lastRenderedPageBreak/>
        <w:t>which includes 12 rolls, 168 sheets per roll</w:t>
      </w:r>
      <w:r w:rsidR="0068769D">
        <w:t>,</w:t>
      </w:r>
      <w:r w:rsidR="00B16237">
        <w:t xml:space="preserve"> and 924 square feet total </w:t>
      </w:r>
      <w:r w:rsidR="00A605E1">
        <w:t xml:space="preserve">while at Target, the cost of split sheets paper towels is 12 dollars but </w:t>
      </w:r>
      <w:r w:rsidR="00CA7C12">
        <w:t xml:space="preserve">it </w:t>
      </w:r>
      <w:r w:rsidR="00A605E1">
        <w:t>does not include all the items like Walmar</w:t>
      </w:r>
      <w:r w:rsidR="00CA7C12">
        <w:t>t’s split sheets.</w:t>
      </w:r>
      <w:r w:rsidR="005E20B8">
        <w:t xml:space="preserve"> </w:t>
      </w:r>
      <w:r w:rsidR="00FC7E87">
        <w:t>Similarly, t</w:t>
      </w:r>
      <w:bookmarkStart w:id="0" w:name="_GoBack"/>
      <w:bookmarkEnd w:id="0"/>
      <w:r w:rsidR="005E20B8">
        <w:t xml:space="preserve">oilet papers </w:t>
      </w:r>
      <w:r w:rsidR="00484C15">
        <w:t xml:space="preserve">cost 13 dollars at Target and 10 dollars at Walmart but </w:t>
      </w:r>
      <w:r w:rsidR="00B80F85">
        <w:t>napkins at both the store</w:t>
      </w:r>
      <w:r w:rsidR="0068769D">
        <w:t>s</w:t>
      </w:r>
      <w:r w:rsidR="00B80F85">
        <w:t xml:space="preserve"> share the same prize. Kitchen trash bags, sandwich bags, and liquid </w:t>
      </w:r>
      <w:r w:rsidR="00C0236A">
        <w:t xml:space="preserve">detergents are cheaper than those at Target. </w:t>
      </w:r>
    </w:p>
    <w:p w14:paraId="1A6A7655" w14:textId="7756D1F0" w:rsidR="00092D91" w:rsidRDefault="008A5801" w:rsidP="007B0F59">
      <w:r>
        <w:t xml:space="preserve">Both companies are known for the variety of products they sell and </w:t>
      </w:r>
      <w:r w:rsidR="000D7FE1">
        <w:t>have everything in their stores, from paper towel to big machine</w:t>
      </w:r>
      <w:r w:rsidR="0068769D">
        <w:t>s</w:t>
      </w:r>
      <w:r w:rsidR="000D7FE1">
        <w:t>.</w:t>
      </w:r>
      <w:r w:rsidR="00C678BD">
        <w:t xml:space="preserve"> Walmart stores contain almost everything that Target stores lack </w:t>
      </w:r>
      <w:r w:rsidR="00D51C39">
        <w:t xml:space="preserve">but the quality of these products </w:t>
      </w:r>
      <w:r w:rsidR="002E40A4">
        <w:t>is</w:t>
      </w:r>
      <w:r w:rsidR="00D51C39">
        <w:t xml:space="preserve"> not as good as the ones at Target and</w:t>
      </w:r>
      <w:r w:rsidR="006063FD">
        <w:t xml:space="preserve"> focuses more on the youthful image and profit </w:t>
      </w:r>
      <w:r w:rsidR="002E40A4">
        <w:t>margin</w:t>
      </w:r>
      <w:r w:rsidR="005C13C0">
        <w:t xml:space="preserve"> </w:t>
      </w:r>
      <w:r w:rsidR="005C13C0">
        <w:fldChar w:fldCharType="begin"/>
      </w:r>
      <w:r w:rsidR="005C13C0">
        <w:instrText xml:space="preserve"> ADDIN ZOTERO_ITEM CSL_CITATION {"citationID":"MqyAouJ7","properties":{"formattedCitation":"(DePietro)","plainCitation":"(DePietro)","noteIndex":0},"citationItems":[{"id":450,"uris":["http://zotero.org/users/local/bWNXhCgk/items/P9VJUDPG"],"uri":["http://zotero.org/users/local/bWNXhCgk/items/P9VJUDPG"],"itemData":{"id":450,"type":"webpage","abstract":"Shop smart by getting the best Walmart and Target deals.","container-title":"GOBankingRates","language":"en","title":"The Best Things to Buy at Walmart and Target","URL":"https://www.gobankingrates.com/saving-money/shopping/best-things-to-buy-at-target-walmart/","author":[{"family":"DePietro","given":"Andrew"}],"accessed":{"date-parts":[["2019",12,3]]},"issued":{"date-parts":[["2019",3,19]]}}}],"schema":"https://github.com/citation-style-language/schema/raw/master/csl-citation.json"} </w:instrText>
      </w:r>
      <w:r w:rsidR="005C13C0">
        <w:fldChar w:fldCharType="separate"/>
      </w:r>
      <w:r w:rsidR="005C13C0" w:rsidRPr="005C13C0">
        <w:rPr>
          <w:rFonts w:ascii="Times New Roman" w:hAnsi="Times New Roman" w:cs="Times New Roman"/>
        </w:rPr>
        <w:t>(DePietro)</w:t>
      </w:r>
      <w:r w:rsidR="005C13C0">
        <w:fldChar w:fldCharType="end"/>
      </w:r>
      <w:r w:rsidR="002E40A4">
        <w:t xml:space="preserve">. </w:t>
      </w:r>
      <w:r w:rsidR="00B923C4">
        <w:t>T</w:t>
      </w:r>
      <w:r w:rsidR="002E40A4">
        <w:t xml:space="preserve">hey both generate gigantic revenues through these products </w:t>
      </w:r>
      <w:r w:rsidR="002E6361">
        <w:t xml:space="preserve">but they show a difference in the amount and quality of these products. Walmart indeed sells almost everything but the quality </w:t>
      </w:r>
      <w:r w:rsidR="00C6667A">
        <w:t xml:space="preserve">of the products is </w:t>
      </w:r>
      <w:r w:rsidR="002E6361">
        <w:t xml:space="preserve">mostly </w:t>
      </w:r>
      <w:r w:rsidR="00C6667A">
        <w:t>compromised by Walmart</w:t>
      </w:r>
      <w:r w:rsidR="002E6361">
        <w:t xml:space="preserve"> store</w:t>
      </w:r>
      <w:r w:rsidR="00E70249">
        <w:t>s</w:t>
      </w:r>
      <w:r w:rsidR="0087312C">
        <w:t xml:space="preserve">. One can easily find different varieties of the same product </w:t>
      </w:r>
      <w:r w:rsidR="000B4A76">
        <w:t xml:space="preserve">but </w:t>
      </w:r>
      <w:r w:rsidR="00C6667A">
        <w:t xml:space="preserve">cannot </w:t>
      </w:r>
      <w:r w:rsidR="00D75DBD">
        <w:t>find various verities</w:t>
      </w:r>
      <w:r w:rsidR="000B4A76">
        <w:t xml:space="preserve"> </w:t>
      </w:r>
      <w:r w:rsidR="00D75DBD">
        <w:t xml:space="preserve">at </w:t>
      </w:r>
      <w:r w:rsidR="000B4A76">
        <w:t xml:space="preserve">Target stores. </w:t>
      </w:r>
      <w:r w:rsidR="007B0F59">
        <w:t xml:space="preserve"> </w:t>
      </w:r>
      <w:r w:rsidR="007B0F59" w:rsidRPr="007B0F59">
        <w:t>Customers can buy a variety of electronic products such as digital cameras, printers, MP3 players, laptops</w:t>
      </w:r>
      <w:r w:rsidR="0068769D">
        <w:t>,</w:t>
      </w:r>
      <w:r w:rsidR="007B0F59" w:rsidRPr="007B0F59">
        <w:t xml:space="preserve"> and computers. Along with these things, Walmart also offers sporting goods, grocery items, and baby products</w:t>
      </w:r>
      <w:r w:rsidR="007B0F59">
        <w:t xml:space="preserve">. </w:t>
      </w:r>
      <w:r w:rsidR="000B4A76">
        <w:t>They mostly have a limited number of products and unlike Target, Walmart also sells the products of different brands so</w:t>
      </w:r>
      <w:r w:rsidR="00D32C00">
        <w:t xml:space="preserve"> people who are looking for brands or a simplified style can easily get access to</w:t>
      </w:r>
      <w:r w:rsidR="00BD190B">
        <w:t xml:space="preserve"> everything they need.</w:t>
      </w:r>
      <w:r w:rsidR="0091440C">
        <w:t xml:space="preserve"> The last thing</w:t>
      </w:r>
      <w:r w:rsidR="009003B4">
        <w:t xml:space="preserve"> about Walmart and Target</w:t>
      </w:r>
      <w:r w:rsidR="0091440C">
        <w:t xml:space="preserve"> is the services provided by these two companies. </w:t>
      </w:r>
      <w:r w:rsidR="00562417">
        <w:t>Walmart</w:t>
      </w:r>
      <w:r w:rsidR="00F55A39">
        <w:t xml:space="preserve"> </w:t>
      </w:r>
      <w:r w:rsidR="008042DD">
        <w:t>retailers</w:t>
      </w:r>
      <w:r w:rsidR="00546753">
        <w:t xml:space="preserve"> </w:t>
      </w:r>
      <w:r w:rsidR="00562417">
        <w:t xml:space="preserve">hands down, provides several </w:t>
      </w:r>
      <w:r w:rsidR="00A67A21">
        <w:t>services</w:t>
      </w:r>
      <w:r w:rsidR="00F55A39">
        <w:t xml:space="preserve"> including pharmacy, retail goods, wireless, financial </w:t>
      </w:r>
      <w:r w:rsidR="008042DD">
        <w:t>and photo lab services</w:t>
      </w:r>
      <w:r w:rsidR="005C13C0">
        <w:t xml:space="preserve"> </w:t>
      </w:r>
      <w:r w:rsidR="005C13C0">
        <w:fldChar w:fldCharType="begin"/>
      </w:r>
      <w:r w:rsidR="005C13C0">
        <w:instrText xml:space="preserve"> ADDIN ZOTERO_ITEM CSL_CITATION {"citationID":"PeC2xklU","properties":{"formattedCitation":"(Barnes)","plainCitation":"(Barnes)","noteIndex":0},"citationItems":[{"id":454,"uris":["http://zotero.org/users/local/bWNXhCgk/items/V8K32FRN"],"uri":["http://zotero.org/users/local/bWNXhCgk/items/V8K32FRN"],"itemData":{"id":454,"type":"webpage","abstract":"Both opening their doors in 1962, the Super Target and Super Walmart have more in common than just the year they opened. Super Target and Super Walmart share many of the same features. While each has sought to create its own niche, the general blueprint for the two supermarket giants is parallel. Building on the sales ...","container-title":"Bizfluent","language":"en","title":"Similarities Between Super Target &amp; Super Walmart","URL":"https://bizfluent.com/info-8452069-similarities-super-target-super-walmart.html","author":[{"family":"Barnes","given":"Lindsay"}],"accessed":{"date-parts":[["2019",12,3]]}}}],"schema":"https://github.com/citation-style-language/schema/raw/master/csl-citation.json"} </w:instrText>
      </w:r>
      <w:r w:rsidR="005C13C0">
        <w:fldChar w:fldCharType="separate"/>
      </w:r>
      <w:r w:rsidR="005C13C0" w:rsidRPr="005C13C0">
        <w:rPr>
          <w:rFonts w:ascii="Times New Roman" w:hAnsi="Times New Roman" w:cs="Times New Roman"/>
        </w:rPr>
        <w:t>(Barnes)</w:t>
      </w:r>
      <w:r w:rsidR="005C13C0">
        <w:fldChar w:fldCharType="end"/>
      </w:r>
      <w:r w:rsidR="008042DD">
        <w:t xml:space="preserve">. </w:t>
      </w:r>
    </w:p>
    <w:p w14:paraId="3882029D" w14:textId="3ADF31DD" w:rsidR="007B0F59" w:rsidRDefault="008A5801" w:rsidP="007B0F59">
      <w:r>
        <w:t>Walmar</w:t>
      </w:r>
      <w:r w:rsidR="0068769D">
        <w:t>t has photo services inside their</w:t>
      </w:r>
      <w:r>
        <w:t xml:space="preserve"> stores and online and in </w:t>
      </w:r>
      <w:r w:rsidR="00FE4917">
        <w:t>2006,</w:t>
      </w:r>
      <w:r>
        <w:t xml:space="preserve"> it began to offer </w:t>
      </w:r>
      <w:r w:rsidR="006E5CEE">
        <w:t>prescription</w:t>
      </w:r>
      <w:r w:rsidR="00AD328E">
        <w:t xml:space="preserve"> programs </w:t>
      </w:r>
      <w:r w:rsidR="006E5CEE">
        <w:t>for</w:t>
      </w:r>
      <w:r>
        <w:t xml:space="preserve"> </w:t>
      </w:r>
      <w:r w:rsidR="00F65B8F">
        <w:t xml:space="preserve">four </w:t>
      </w:r>
      <w:r w:rsidR="00FE4917">
        <w:t>dollars</w:t>
      </w:r>
      <w:r w:rsidR="00AD328E">
        <w:t xml:space="preserve"> which means it offers </w:t>
      </w:r>
      <w:r w:rsidR="002E7806">
        <w:t>a discounted medication for patients</w:t>
      </w:r>
      <w:r w:rsidR="006C4FFF">
        <w:t xml:space="preserve">. The monthly prescription by Walmart for </w:t>
      </w:r>
      <w:r w:rsidR="00FE4917">
        <w:t xml:space="preserve">mail order services and pickup in-store is for long-term </w:t>
      </w:r>
      <w:r w:rsidR="00FE4917">
        <w:lastRenderedPageBreak/>
        <w:t>medications</w:t>
      </w:r>
      <w:r w:rsidR="00AD328E">
        <w:t>.</w:t>
      </w:r>
      <w:r w:rsidR="00FE4917">
        <w:t xml:space="preserve"> It also </w:t>
      </w:r>
      <w:r w:rsidR="002C274C">
        <w:t>offers many financial services that include credit cards, bill payments, debit cards, check cashing, debit cards</w:t>
      </w:r>
      <w:r w:rsidR="0068769D">
        <w:t>,</w:t>
      </w:r>
      <w:r w:rsidR="002C274C">
        <w:t xml:space="preserve"> and check to print.</w:t>
      </w:r>
      <w:r w:rsidR="00197F60">
        <w:t xml:space="preserve"> However, </w:t>
      </w:r>
      <w:r w:rsidR="00F67A4D">
        <w:t>Target does not have enough services like Walmart but both the companies provide an online service for their products and use the services of Amazon for their online products.</w:t>
      </w:r>
    </w:p>
    <w:p w14:paraId="166FC41D" w14:textId="2D251DFE" w:rsidR="001358D0" w:rsidRDefault="008A5801" w:rsidP="001358D0">
      <w:r>
        <w:t xml:space="preserve">The discussion aimed to establish a comparison </w:t>
      </w:r>
      <w:r w:rsidR="00526B34">
        <w:t>between two of the huge companies in the U</w:t>
      </w:r>
      <w:r w:rsidR="0068769D">
        <w:t>.</w:t>
      </w:r>
      <w:r w:rsidR="00526B34">
        <w:t>S</w:t>
      </w:r>
      <w:r w:rsidR="0068769D">
        <w:t>.</w:t>
      </w:r>
      <w:r w:rsidR="00526B34">
        <w:t xml:space="preserve"> as both ha</w:t>
      </w:r>
      <w:r w:rsidR="0068769D">
        <w:t>ve</w:t>
      </w:r>
      <w:r w:rsidR="00526B34">
        <w:t xml:space="preserve"> the same mission of providing people cheap and good products. </w:t>
      </w:r>
      <w:r w:rsidR="00FD7CC1">
        <w:t xml:space="preserve">Both companies are good in their </w:t>
      </w:r>
      <w:r w:rsidR="00183732">
        <w:t xml:space="preserve">own </w:t>
      </w:r>
      <w:r w:rsidR="00FD7CC1">
        <w:t xml:space="preserve">way and hence have their </w:t>
      </w:r>
      <w:r w:rsidR="00183732">
        <w:t xml:space="preserve">own </w:t>
      </w:r>
      <w:r w:rsidR="00FD7CC1">
        <w:t>costume</w:t>
      </w:r>
      <w:r w:rsidR="00183732">
        <w:t>r</w:t>
      </w:r>
      <w:r w:rsidR="00FD7CC1">
        <w:t>s.</w:t>
      </w:r>
    </w:p>
    <w:p w14:paraId="2E7C7884" w14:textId="77777777" w:rsidR="00FC030A" w:rsidRDefault="00FC030A" w:rsidP="001358D0"/>
    <w:p w14:paraId="36839D5B" w14:textId="77777777" w:rsidR="00FC030A" w:rsidRDefault="00FC030A" w:rsidP="001358D0"/>
    <w:p w14:paraId="7B7BB0FC" w14:textId="77777777" w:rsidR="00FC030A" w:rsidRDefault="00FC030A" w:rsidP="001358D0"/>
    <w:p w14:paraId="1A042539" w14:textId="77777777" w:rsidR="00FC030A" w:rsidRDefault="00FC030A" w:rsidP="001358D0"/>
    <w:p w14:paraId="34E9DDB3" w14:textId="77777777" w:rsidR="00FC030A" w:rsidRDefault="00FC030A" w:rsidP="001358D0"/>
    <w:p w14:paraId="6F8B9DFC" w14:textId="77777777" w:rsidR="00FC030A" w:rsidRDefault="00FC030A" w:rsidP="001358D0"/>
    <w:p w14:paraId="50B1CC75" w14:textId="77777777" w:rsidR="00FC030A" w:rsidRDefault="00FC030A" w:rsidP="001358D0"/>
    <w:p w14:paraId="4D714A48" w14:textId="77777777" w:rsidR="00FC030A" w:rsidRDefault="00FC030A" w:rsidP="001358D0"/>
    <w:p w14:paraId="20089159" w14:textId="77777777" w:rsidR="00FC030A" w:rsidRDefault="00FC030A" w:rsidP="001358D0"/>
    <w:p w14:paraId="7E4FE03B" w14:textId="77777777" w:rsidR="00FC030A" w:rsidRDefault="00FC030A" w:rsidP="001358D0"/>
    <w:p w14:paraId="769F082B" w14:textId="77777777" w:rsidR="00FC030A" w:rsidRDefault="00FC030A" w:rsidP="001358D0"/>
    <w:p w14:paraId="539795B6" w14:textId="77777777" w:rsidR="00FC030A" w:rsidRDefault="00FC030A" w:rsidP="001358D0"/>
    <w:p w14:paraId="25CDCCDF" w14:textId="77777777" w:rsidR="00FC030A" w:rsidRDefault="00FC030A" w:rsidP="001358D0"/>
    <w:p w14:paraId="2AAA23DA" w14:textId="77777777" w:rsidR="00FC030A" w:rsidRDefault="00FC030A" w:rsidP="001358D0"/>
    <w:p w14:paraId="738B84E8" w14:textId="77777777" w:rsidR="00FC030A" w:rsidRDefault="00FC030A" w:rsidP="001358D0"/>
    <w:p w14:paraId="453499F4" w14:textId="77777777" w:rsidR="00FC030A" w:rsidRDefault="00FC030A" w:rsidP="001358D0"/>
    <w:p w14:paraId="22805555" w14:textId="77777777" w:rsidR="00FC030A" w:rsidRDefault="00FC030A" w:rsidP="001358D0"/>
    <w:p w14:paraId="417B5C53" w14:textId="1677E916" w:rsidR="001358D0" w:rsidRPr="0068769D" w:rsidRDefault="0068769D" w:rsidP="0068769D">
      <w:pPr>
        <w:ind w:firstLine="0"/>
        <w:rPr>
          <w:b/>
        </w:rPr>
      </w:pPr>
      <w:r>
        <w:rPr>
          <w:b/>
        </w:rPr>
        <w:t>Work C</w:t>
      </w:r>
      <w:r w:rsidR="008A5801" w:rsidRPr="0068769D">
        <w:rPr>
          <w:b/>
        </w:rPr>
        <w:t>ited</w:t>
      </w:r>
      <w:r>
        <w:rPr>
          <w:b/>
        </w:rPr>
        <w:t>:</w:t>
      </w:r>
    </w:p>
    <w:p w14:paraId="26709714" w14:textId="77777777" w:rsidR="00FC030A" w:rsidRPr="00FC030A" w:rsidRDefault="008A5801" w:rsidP="00FC03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C030A">
        <w:rPr>
          <w:rFonts w:ascii="Times New Roman" w:hAnsi="Times New Roman" w:cs="Times New Roman"/>
        </w:rPr>
        <w:t xml:space="preserve">Barnes, Lindsay. “Similarities Between Super Target &amp; Super Walmart.” </w:t>
      </w:r>
      <w:r w:rsidRPr="00FC030A">
        <w:rPr>
          <w:rFonts w:ascii="Times New Roman" w:hAnsi="Times New Roman" w:cs="Times New Roman"/>
          <w:i/>
          <w:iCs/>
        </w:rPr>
        <w:t>Bizfluent</w:t>
      </w:r>
      <w:r w:rsidRPr="00FC030A">
        <w:rPr>
          <w:rFonts w:ascii="Times New Roman" w:hAnsi="Times New Roman" w:cs="Times New Roman"/>
        </w:rPr>
        <w:t>, https://bizfluent.com/info-8452069-similarities-super-target-super-walmart.html. Accessed 3 Dec. 2019.</w:t>
      </w:r>
    </w:p>
    <w:p w14:paraId="4860B42E" w14:textId="77777777" w:rsidR="00FC030A" w:rsidRPr="00FC030A" w:rsidRDefault="008A5801" w:rsidP="00FC030A">
      <w:pPr>
        <w:pStyle w:val="Bibliography"/>
        <w:rPr>
          <w:rFonts w:ascii="Times New Roman" w:hAnsi="Times New Roman" w:cs="Times New Roman"/>
        </w:rPr>
      </w:pPr>
      <w:r w:rsidRPr="00FC030A">
        <w:rPr>
          <w:rFonts w:ascii="Times New Roman" w:hAnsi="Times New Roman" w:cs="Times New Roman"/>
        </w:rPr>
        <w:t xml:space="preserve">DePietro, Andrew. “The Best Things to Buy at Walmart and Target.” </w:t>
      </w:r>
      <w:r w:rsidRPr="00FC030A">
        <w:rPr>
          <w:rFonts w:ascii="Times New Roman" w:hAnsi="Times New Roman" w:cs="Times New Roman"/>
          <w:i/>
          <w:iCs/>
        </w:rPr>
        <w:t>GOBankingRates</w:t>
      </w:r>
      <w:r w:rsidRPr="00FC030A">
        <w:rPr>
          <w:rFonts w:ascii="Times New Roman" w:hAnsi="Times New Roman" w:cs="Times New Roman"/>
        </w:rPr>
        <w:t>, 19 Mar. 2019, https://www.gobankingrates.com/saving-money/shopping/best-things-to-buy-at-target-walmart/.</w:t>
      </w:r>
    </w:p>
    <w:p w14:paraId="40ED215A" w14:textId="77777777" w:rsidR="00FC030A" w:rsidRPr="00FC030A" w:rsidRDefault="008A5801" w:rsidP="00FC030A">
      <w:pPr>
        <w:pStyle w:val="Bibliography"/>
        <w:rPr>
          <w:rFonts w:ascii="Times New Roman" w:hAnsi="Times New Roman" w:cs="Times New Roman"/>
        </w:rPr>
      </w:pPr>
      <w:r w:rsidRPr="00FC030A">
        <w:rPr>
          <w:rFonts w:ascii="Times New Roman" w:hAnsi="Times New Roman" w:cs="Times New Roman"/>
        </w:rPr>
        <w:t xml:space="preserve">Mirzayev, Elvin. “Walmart vs. Target Business Model: What’s the Difference?” </w:t>
      </w:r>
      <w:r w:rsidRPr="00FC030A">
        <w:rPr>
          <w:rFonts w:ascii="Times New Roman" w:hAnsi="Times New Roman" w:cs="Times New Roman"/>
          <w:i/>
          <w:iCs/>
        </w:rPr>
        <w:t>Investopedia</w:t>
      </w:r>
      <w:r w:rsidRPr="00FC030A">
        <w:rPr>
          <w:rFonts w:ascii="Times New Roman" w:hAnsi="Times New Roman" w:cs="Times New Roman"/>
        </w:rPr>
        <w:t>, https://www.investopedia.com/articles/active-trading/070715/target-vs-walmart-whos-winning-big-box-war.asp. Accessed 3 Dec. 2019.</w:t>
      </w:r>
    </w:p>
    <w:p w14:paraId="6CE8B4A6" w14:textId="06532856" w:rsidR="001358D0" w:rsidRDefault="008A5801" w:rsidP="001358D0">
      <w:r>
        <w:fldChar w:fldCharType="end"/>
      </w:r>
    </w:p>
    <w:p w14:paraId="18BE99A0" w14:textId="77777777" w:rsidR="008042DD" w:rsidRPr="0036380A" w:rsidRDefault="008042DD" w:rsidP="0036380A"/>
    <w:sectPr w:rsidR="008042DD" w:rsidRPr="0036380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54FEA" w14:textId="77777777" w:rsidR="00032550" w:rsidRDefault="00032550">
      <w:pPr>
        <w:spacing w:line="240" w:lineRule="auto"/>
      </w:pPr>
      <w:r>
        <w:separator/>
      </w:r>
    </w:p>
  </w:endnote>
  <w:endnote w:type="continuationSeparator" w:id="0">
    <w:p w14:paraId="4D1E478A" w14:textId="77777777" w:rsidR="00032550" w:rsidRDefault="000325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4E18A7" w14:textId="77777777" w:rsidR="00032550" w:rsidRDefault="00032550">
      <w:pPr>
        <w:spacing w:line="240" w:lineRule="auto"/>
      </w:pPr>
      <w:r>
        <w:separator/>
      </w:r>
    </w:p>
  </w:footnote>
  <w:footnote w:type="continuationSeparator" w:id="0">
    <w:p w14:paraId="6FEF531F" w14:textId="77777777" w:rsidR="00032550" w:rsidRDefault="000325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03619" w14:textId="77777777" w:rsidR="00E614DD" w:rsidRDefault="0003255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8769D">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58D27" w14:textId="77777777" w:rsidR="00E614DD" w:rsidRDefault="0003255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8769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F2E86FF6">
      <w:start w:val="1"/>
      <w:numFmt w:val="lowerLetter"/>
      <w:pStyle w:val="TableNote"/>
      <w:suff w:val="space"/>
      <w:lvlText w:val="%1."/>
      <w:lvlJc w:val="left"/>
      <w:pPr>
        <w:ind w:left="0" w:firstLine="720"/>
      </w:pPr>
      <w:rPr>
        <w:rFonts w:hint="default"/>
      </w:rPr>
    </w:lvl>
    <w:lvl w:ilvl="1" w:tplc="90EC45B4" w:tentative="1">
      <w:start w:val="1"/>
      <w:numFmt w:val="lowerLetter"/>
      <w:lvlText w:val="%2."/>
      <w:lvlJc w:val="left"/>
      <w:pPr>
        <w:ind w:left="2160" w:hanging="360"/>
      </w:pPr>
    </w:lvl>
    <w:lvl w:ilvl="2" w:tplc="9514CCA2" w:tentative="1">
      <w:start w:val="1"/>
      <w:numFmt w:val="lowerRoman"/>
      <w:lvlText w:val="%3."/>
      <w:lvlJc w:val="right"/>
      <w:pPr>
        <w:ind w:left="2880" w:hanging="180"/>
      </w:pPr>
    </w:lvl>
    <w:lvl w:ilvl="3" w:tplc="ED6AB59C" w:tentative="1">
      <w:start w:val="1"/>
      <w:numFmt w:val="decimal"/>
      <w:lvlText w:val="%4."/>
      <w:lvlJc w:val="left"/>
      <w:pPr>
        <w:ind w:left="3600" w:hanging="360"/>
      </w:pPr>
    </w:lvl>
    <w:lvl w:ilvl="4" w:tplc="B09CD90C" w:tentative="1">
      <w:start w:val="1"/>
      <w:numFmt w:val="lowerLetter"/>
      <w:lvlText w:val="%5."/>
      <w:lvlJc w:val="left"/>
      <w:pPr>
        <w:ind w:left="4320" w:hanging="360"/>
      </w:pPr>
    </w:lvl>
    <w:lvl w:ilvl="5" w:tplc="482C55A4" w:tentative="1">
      <w:start w:val="1"/>
      <w:numFmt w:val="lowerRoman"/>
      <w:lvlText w:val="%6."/>
      <w:lvlJc w:val="right"/>
      <w:pPr>
        <w:ind w:left="5040" w:hanging="180"/>
      </w:pPr>
    </w:lvl>
    <w:lvl w:ilvl="6" w:tplc="0CCEBE2A" w:tentative="1">
      <w:start w:val="1"/>
      <w:numFmt w:val="decimal"/>
      <w:lvlText w:val="%7."/>
      <w:lvlJc w:val="left"/>
      <w:pPr>
        <w:ind w:left="5760" w:hanging="360"/>
      </w:pPr>
    </w:lvl>
    <w:lvl w:ilvl="7" w:tplc="E734382C" w:tentative="1">
      <w:start w:val="1"/>
      <w:numFmt w:val="lowerLetter"/>
      <w:lvlText w:val="%8."/>
      <w:lvlJc w:val="left"/>
      <w:pPr>
        <w:ind w:left="6480" w:hanging="360"/>
      </w:pPr>
    </w:lvl>
    <w:lvl w:ilvl="8" w:tplc="73D67CD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wNDczAgILU3NzcyUdpeDU4uLM/DyQAqNaANsInKcsAAAA"/>
  </w:docVars>
  <w:rsids>
    <w:rsidRoot w:val="00F83220"/>
    <w:rsid w:val="0000512E"/>
    <w:rsid w:val="000166A4"/>
    <w:rsid w:val="00032550"/>
    <w:rsid w:val="00040CBB"/>
    <w:rsid w:val="00092D91"/>
    <w:rsid w:val="000B4A76"/>
    <w:rsid w:val="000B78C8"/>
    <w:rsid w:val="000D7FE1"/>
    <w:rsid w:val="000F5120"/>
    <w:rsid w:val="000F6214"/>
    <w:rsid w:val="000F7E55"/>
    <w:rsid w:val="00106D8A"/>
    <w:rsid w:val="00112383"/>
    <w:rsid w:val="001124B9"/>
    <w:rsid w:val="001358D0"/>
    <w:rsid w:val="001463B2"/>
    <w:rsid w:val="00183732"/>
    <w:rsid w:val="00197F60"/>
    <w:rsid w:val="001C3F6A"/>
    <w:rsid w:val="001D599E"/>
    <w:rsid w:val="001F0890"/>
    <w:rsid w:val="001F2F3B"/>
    <w:rsid w:val="001F62C0"/>
    <w:rsid w:val="002150EE"/>
    <w:rsid w:val="00245E02"/>
    <w:rsid w:val="00257DF5"/>
    <w:rsid w:val="00275650"/>
    <w:rsid w:val="00275EC8"/>
    <w:rsid w:val="002C274C"/>
    <w:rsid w:val="002E40A4"/>
    <w:rsid w:val="002E6361"/>
    <w:rsid w:val="002E7806"/>
    <w:rsid w:val="00353B66"/>
    <w:rsid w:val="0036380A"/>
    <w:rsid w:val="00364805"/>
    <w:rsid w:val="00382A70"/>
    <w:rsid w:val="003B2CBD"/>
    <w:rsid w:val="003B321E"/>
    <w:rsid w:val="00433DEE"/>
    <w:rsid w:val="00456604"/>
    <w:rsid w:val="0045663E"/>
    <w:rsid w:val="004642A2"/>
    <w:rsid w:val="00484C15"/>
    <w:rsid w:val="004A2675"/>
    <w:rsid w:val="004B2CFD"/>
    <w:rsid w:val="004C4DF6"/>
    <w:rsid w:val="004F7139"/>
    <w:rsid w:val="00526B34"/>
    <w:rsid w:val="00546753"/>
    <w:rsid w:val="005525EB"/>
    <w:rsid w:val="00562417"/>
    <w:rsid w:val="0057093C"/>
    <w:rsid w:val="005805AB"/>
    <w:rsid w:val="005C13C0"/>
    <w:rsid w:val="005E20B8"/>
    <w:rsid w:val="005E4F72"/>
    <w:rsid w:val="00600F7E"/>
    <w:rsid w:val="006063FD"/>
    <w:rsid w:val="006320B7"/>
    <w:rsid w:val="00646AD5"/>
    <w:rsid w:val="006521F2"/>
    <w:rsid w:val="00653E4B"/>
    <w:rsid w:val="00685212"/>
    <w:rsid w:val="0068769D"/>
    <w:rsid w:val="00691EC1"/>
    <w:rsid w:val="006C4FFF"/>
    <w:rsid w:val="006E5CEE"/>
    <w:rsid w:val="007406F5"/>
    <w:rsid w:val="0074121C"/>
    <w:rsid w:val="007623B6"/>
    <w:rsid w:val="007B0F59"/>
    <w:rsid w:val="007C53FB"/>
    <w:rsid w:val="007E615D"/>
    <w:rsid w:val="008042DD"/>
    <w:rsid w:val="008423FD"/>
    <w:rsid w:val="0087312C"/>
    <w:rsid w:val="008A5801"/>
    <w:rsid w:val="008A62A0"/>
    <w:rsid w:val="008B4E0E"/>
    <w:rsid w:val="008B7D18"/>
    <w:rsid w:val="008F1F97"/>
    <w:rsid w:val="008F4052"/>
    <w:rsid w:val="009003B4"/>
    <w:rsid w:val="009034DA"/>
    <w:rsid w:val="0091440C"/>
    <w:rsid w:val="00985A65"/>
    <w:rsid w:val="009C4C18"/>
    <w:rsid w:val="009D4EB3"/>
    <w:rsid w:val="00A07080"/>
    <w:rsid w:val="00A605E1"/>
    <w:rsid w:val="00A67A21"/>
    <w:rsid w:val="00A70C73"/>
    <w:rsid w:val="00A85950"/>
    <w:rsid w:val="00AD328E"/>
    <w:rsid w:val="00B13D1B"/>
    <w:rsid w:val="00B16237"/>
    <w:rsid w:val="00B36566"/>
    <w:rsid w:val="00B43902"/>
    <w:rsid w:val="00B6517D"/>
    <w:rsid w:val="00B74089"/>
    <w:rsid w:val="00B80F85"/>
    <w:rsid w:val="00B818DF"/>
    <w:rsid w:val="00B83060"/>
    <w:rsid w:val="00B923C4"/>
    <w:rsid w:val="00BA1BAA"/>
    <w:rsid w:val="00BD190B"/>
    <w:rsid w:val="00C01736"/>
    <w:rsid w:val="00C0236A"/>
    <w:rsid w:val="00C210C7"/>
    <w:rsid w:val="00C6667A"/>
    <w:rsid w:val="00C678BD"/>
    <w:rsid w:val="00CA7C12"/>
    <w:rsid w:val="00CD3232"/>
    <w:rsid w:val="00CD3FEE"/>
    <w:rsid w:val="00CF6B0F"/>
    <w:rsid w:val="00CF7660"/>
    <w:rsid w:val="00CF7F0B"/>
    <w:rsid w:val="00D05A7B"/>
    <w:rsid w:val="00D10C7C"/>
    <w:rsid w:val="00D32C00"/>
    <w:rsid w:val="00D51C39"/>
    <w:rsid w:val="00D52117"/>
    <w:rsid w:val="00D75DBD"/>
    <w:rsid w:val="00D87D1A"/>
    <w:rsid w:val="00D955E2"/>
    <w:rsid w:val="00DB0D39"/>
    <w:rsid w:val="00E14005"/>
    <w:rsid w:val="00E614DD"/>
    <w:rsid w:val="00E627B4"/>
    <w:rsid w:val="00E70249"/>
    <w:rsid w:val="00EC3F35"/>
    <w:rsid w:val="00EE7AD5"/>
    <w:rsid w:val="00EF3ED4"/>
    <w:rsid w:val="00F1048E"/>
    <w:rsid w:val="00F55A39"/>
    <w:rsid w:val="00F65B8F"/>
    <w:rsid w:val="00F67A4D"/>
    <w:rsid w:val="00F83220"/>
    <w:rsid w:val="00F84720"/>
    <w:rsid w:val="00F9444C"/>
    <w:rsid w:val="00FC030A"/>
    <w:rsid w:val="00FC6ED0"/>
    <w:rsid w:val="00FC7E87"/>
    <w:rsid w:val="00FD7CC1"/>
    <w:rsid w:val="00FE4917"/>
    <w:rsid w:val="00FF5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D65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37C6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37C6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37C6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37C6D">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37C6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AB4F94"/>
    <w:rsid w:val="00B37C6D"/>
    <w:rsid w:val="00BB287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90</Words>
  <Characters>678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3T08:30:00Z</dcterms:created>
  <dcterms:modified xsi:type="dcterms:W3CDTF">2019-12-0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tbkCAQi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